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1CF4493" w14:textId="50CFD82E" w:rsidR="00C32DD2" w:rsidRPr="00BC3FC8" w:rsidRDefault="00C32DD2" w:rsidP="0088705A">
      <w:pPr>
        <w:jc w:val="center"/>
        <w:rPr>
          <w:rFonts w:ascii="Times New Roman" w:hAnsi="Times New Roman" w:cs="Times New Roman"/>
          <w:b/>
          <w:bCs/>
        </w:rPr>
      </w:pPr>
      <w:r w:rsidRPr="00BC3FC8">
        <w:rPr>
          <w:rFonts w:ascii="Times New Roman" w:hAnsi="Times New Roman" w:cs="Times New Roman"/>
          <w:b/>
          <w:bCs/>
        </w:rPr>
        <w:t>Multifaceted Sexual Desire Questionnaire (</w:t>
      </w:r>
      <w:proofErr w:type="spellStart"/>
      <w:r w:rsidRPr="00BC3FC8">
        <w:rPr>
          <w:rFonts w:ascii="Times New Roman" w:hAnsi="Times New Roman" w:cs="Times New Roman"/>
          <w:b/>
          <w:bCs/>
        </w:rPr>
        <w:t>DesQ</w:t>
      </w:r>
      <w:proofErr w:type="spellEnd"/>
      <w:r w:rsidRPr="00BC3FC8">
        <w:rPr>
          <w:rFonts w:ascii="Times New Roman" w:hAnsi="Times New Roman" w:cs="Times New Roman"/>
          <w:b/>
          <w:bCs/>
        </w:rPr>
        <w:t xml:space="preserve">) </w:t>
      </w:r>
    </w:p>
    <w:p w14:paraId="5F3DB370" w14:textId="77777777" w:rsidR="00FF34FB" w:rsidRPr="00BC3FC8" w:rsidRDefault="00FF34FB" w:rsidP="0088705A">
      <w:pPr>
        <w:jc w:val="center"/>
        <w:rPr>
          <w:rFonts w:ascii="Times New Roman" w:hAnsi="Times New Roman" w:cs="Times New Roman"/>
          <w:i/>
          <w:iCs/>
        </w:rPr>
      </w:pPr>
    </w:p>
    <w:p w14:paraId="1FC94CB3" w14:textId="77777777" w:rsidR="00FF34FB" w:rsidRDefault="00FF34FB" w:rsidP="0088705A">
      <w:pPr>
        <w:pStyle w:val="Bibliography"/>
        <w:spacing w:line="240" w:lineRule="auto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FF34FB">
        <w:rPr>
          <w:rFonts w:ascii="Times New Roman" w:hAnsi="Times New Roman" w:cs="Times New Roman"/>
        </w:rPr>
        <w:t xml:space="preserve">Chadwick, S. B., Burke, S. M., Goldey, K. L., Bell, S. N., &amp; van Anders, S. M. (2017). Sexual desire in sexual minority and majority women and men: The multifaceted sexual desire questionnaire. </w:t>
      </w:r>
      <w:r w:rsidRPr="00FF34FB">
        <w:rPr>
          <w:rFonts w:ascii="Times New Roman" w:hAnsi="Times New Roman" w:cs="Times New Roman"/>
          <w:i/>
          <w:iCs/>
        </w:rPr>
        <w:t>Archives of Sexual Behavior</w:t>
      </w:r>
      <w:r w:rsidRPr="00FF34FB">
        <w:rPr>
          <w:rFonts w:ascii="Times New Roman" w:hAnsi="Times New Roman" w:cs="Times New Roman"/>
        </w:rPr>
        <w:t xml:space="preserve">, </w:t>
      </w:r>
      <w:r w:rsidRPr="00FF34FB">
        <w:rPr>
          <w:rFonts w:ascii="Times New Roman" w:hAnsi="Times New Roman" w:cs="Times New Roman"/>
          <w:i/>
          <w:iCs/>
        </w:rPr>
        <w:t>46</w:t>
      </w:r>
      <w:r w:rsidRPr="00FF34FB">
        <w:rPr>
          <w:rFonts w:ascii="Times New Roman" w:hAnsi="Times New Roman" w:cs="Times New Roman"/>
        </w:rPr>
        <w:t>(8), 2465–2484. https://doi.org/10.1007/s10508-016-0895-z</w:t>
      </w:r>
    </w:p>
    <w:p w14:paraId="0333F766" w14:textId="77777777" w:rsidR="0088705A" w:rsidRPr="0088705A" w:rsidRDefault="0088705A" w:rsidP="0088705A"/>
    <w:p w14:paraId="13DCDCB2" w14:textId="7431AC2C" w:rsidR="00C32DD2" w:rsidRPr="00BC3FC8" w:rsidRDefault="00FF34FB" w:rsidP="0088705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  <w:r w:rsidR="00C32DD2" w:rsidRPr="00BC3FC8">
        <w:rPr>
          <w:rFonts w:ascii="Times New Roman" w:hAnsi="Times New Roman" w:cs="Times New Roman"/>
        </w:rPr>
        <w:t xml:space="preserve">Participants rank their agreement with the following question on a 7-point scale, where 1 = </w:t>
      </w:r>
      <w:r w:rsidR="00C32DD2" w:rsidRPr="0088705A">
        <w:rPr>
          <w:rFonts w:ascii="Times New Roman" w:hAnsi="Times New Roman" w:cs="Times New Roman"/>
          <w:i/>
          <w:iCs/>
        </w:rPr>
        <w:t>strongly disagree</w:t>
      </w:r>
      <w:r w:rsidR="00C32DD2" w:rsidRPr="00BC3FC8">
        <w:rPr>
          <w:rFonts w:ascii="Times New Roman" w:hAnsi="Times New Roman" w:cs="Times New Roman"/>
        </w:rPr>
        <w:t xml:space="preserve">, 4 = </w:t>
      </w:r>
      <w:r w:rsidR="00C32DD2" w:rsidRPr="0088705A">
        <w:rPr>
          <w:rFonts w:ascii="Times New Roman" w:hAnsi="Times New Roman" w:cs="Times New Roman"/>
          <w:i/>
          <w:iCs/>
        </w:rPr>
        <w:t>neither agree nor disagree</w:t>
      </w:r>
      <w:r w:rsidR="00C32DD2" w:rsidRPr="00BC3FC8">
        <w:rPr>
          <w:rFonts w:ascii="Times New Roman" w:hAnsi="Times New Roman" w:cs="Times New Roman"/>
        </w:rPr>
        <w:t xml:space="preserve">, </w:t>
      </w:r>
      <w:r w:rsidR="00200753">
        <w:rPr>
          <w:rFonts w:ascii="Times New Roman" w:hAnsi="Times New Roman" w:cs="Times New Roman"/>
        </w:rPr>
        <w:t xml:space="preserve">and </w:t>
      </w:r>
      <w:r w:rsidR="00C32DD2" w:rsidRPr="00BC3FC8">
        <w:rPr>
          <w:rFonts w:ascii="Times New Roman" w:hAnsi="Times New Roman" w:cs="Times New Roman"/>
        </w:rPr>
        <w:t xml:space="preserve">7 = </w:t>
      </w:r>
      <w:r w:rsidR="00C32DD2" w:rsidRPr="0088705A">
        <w:rPr>
          <w:rFonts w:ascii="Times New Roman" w:hAnsi="Times New Roman" w:cs="Times New Roman"/>
          <w:i/>
          <w:iCs/>
        </w:rPr>
        <w:t>strongly agree</w:t>
      </w:r>
      <w:r w:rsidR="00C32DD2" w:rsidRPr="00BC3FC8">
        <w:rPr>
          <w:rFonts w:ascii="Times New Roman" w:hAnsi="Times New Roman" w:cs="Times New Roman"/>
        </w:rPr>
        <w:t>.</w:t>
      </w:r>
    </w:p>
    <w:p w14:paraId="69B3BB6D" w14:textId="77777777" w:rsidR="005B7C95" w:rsidRPr="00BC3FC8" w:rsidRDefault="005B7C95" w:rsidP="0088705A">
      <w:pPr>
        <w:rPr>
          <w:rFonts w:ascii="Times New Roman" w:hAnsi="Times New Roman" w:cs="Times New Roman"/>
        </w:rPr>
      </w:pPr>
    </w:p>
    <w:p w14:paraId="1D340BB4" w14:textId="2F2A2F99" w:rsidR="00C32DD2" w:rsidRPr="00BC3FC8" w:rsidRDefault="00C32DD2" w:rsidP="0088705A">
      <w:pPr>
        <w:rPr>
          <w:rFonts w:ascii="Times New Roman" w:hAnsi="Times New Roman" w:cs="Times New Roman"/>
        </w:rPr>
      </w:pPr>
      <w:r w:rsidRPr="00BC3FC8">
        <w:rPr>
          <w:rFonts w:ascii="Times New Roman" w:hAnsi="Times New Roman" w:cs="Times New Roman"/>
        </w:rPr>
        <w:t xml:space="preserve"> “When you have experienced sexual desire for a partner, is it generally characterized by a desire to...?” </w:t>
      </w:r>
    </w:p>
    <w:p w14:paraId="36F7F16E" w14:textId="2674262B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Experience orgasm.</w:t>
      </w:r>
    </w:p>
    <w:p w14:paraId="5DA18189" w14:textId="20CE53DE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Give your partner physical pleasure.</w:t>
      </w:r>
    </w:p>
    <w:p w14:paraId="18B67EB9" w14:textId="31AFF0AE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Feel wanted/desire.</w:t>
      </w:r>
    </w:p>
    <w:p w14:paraId="34334A3C" w14:textId="03F9E3CD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Be touched.</w:t>
      </w:r>
    </w:p>
    <w:p w14:paraId="61B517B4" w14:textId="0789C97C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Have a thrill.</w:t>
      </w:r>
    </w:p>
    <w:p w14:paraId="54AD322D" w14:textId="6D039BD0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 xml:space="preserve">Make your partner feel happy. </w:t>
      </w:r>
    </w:p>
    <w:p w14:paraId="6A18B9C8" w14:textId="48142FB1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Feel dominant/powerful.</w:t>
      </w:r>
    </w:p>
    <w:p w14:paraId="5E0136B5" w14:textId="5950F361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Experience specific sexual activities.</w:t>
      </w:r>
    </w:p>
    <w:p w14:paraId="3908EC24" w14:textId="0ED8273E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Feel protected.</w:t>
      </w:r>
    </w:p>
    <w:p w14:paraId="0C340BAF" w14:textId="66BCCB1F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Try something new.</w:t>
      </w:r>
    </w:p>
    <w:p w14:paraId="0DEC9441" w14:textId="37BD59D0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Experience companionship.</w:t>
      </w:r>
    </w:p>
    <w:p w14:paraId="771B5FE4" w14:textId="2E80EA28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Feel irresistible.</w:t>
      </w:r>
    </w:p>
    <w:p w14:paraId="00E6983E" w14:textId="09B55A26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Relieve stress.</w:t>
      </w:r>
    </w:p>
    <w:p w14:paraId="57C4925B" w14:textId="638CCFD2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Do something exciting.</w:t>
      </w:r>
    </w:p>
    <w:p w14:paraId="1E5A0D6C" w14:textId="789534FD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Express love for your partner.</w:t>
      </w:r>
    </w:p>
    <w:p w14:paraId="227F051A" w14:textId="770CE818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Surprise your partner.</w:t>
      </w:r>
    </w:p>
    <w:p w14:paraId="7ECA1422" w14:textId="35A1343A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Be distracted from some other anxiety-provoking issue.</w:t>
      </w:r>
    </w:p>
    <w:p w14:paraId="0C7DD476" w14:textId="6546AF95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Act out a sexual fantasy.</w:t>
      </w:r>
    </w:p>
    <w:p w14:paraId="7719FC14" w14:textId="1EC73224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Fall asleep.</w:t>
      </w:r>
    </w:p>
    <w:p w14:paraId="70192A13" w14:textId="7068D9F7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 xml:space="preserve">Alleviate boredom. </w:t>
      </w:r>
    </w:p>
    <w:p w14:paraId="75F9CCBF" w14:textId="2643DE48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Be dominated.</w:t>
      </w:r>
    </w:p>
    <w:p w14:paraId="38C97FBF" w14:textId="52245BE2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Please your partner.</w:t>
      </w:r>
    </w:p>
    <w:p w14:paraId="27D3DD48" w14:textId="55BDF20D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Impress your partner.</w:t>
      </w:r>
    </w:p>
    <w:p w14:paraId="3C6F714E" w14:textId="60A39F56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Feel happy.</w:t>
      </w:r>
    </w:p>
    <w:p w14:paraId="13B432E8" w14:textId="0CD5007B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Make your partner feel emotionally closer to you.</w:t>
      </w:r>
    </w:p>
    <w:p w14:paraId="689CF136" w14:textId="6342FBA2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Make your partner feel wanted/desired.</w:t>
      </w:r>
    </w:p>
    <w:p w14:paraId="22BD05CD" w14:textId="3292628C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Feel sexually excited or aroused.</w:t>
      </w:r>
    </w:p>
    <w:p w14:paraId="5FF948CB" w14:textId="6CE9B623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Fantasize.</w:t>
      </w:r>
    </w:p>
    <w:p w14:paraId="11B0F6A5" w14:textId="0B374592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Make your partner feel more secure about  your relationship with him/her.</w:t>
      </w:r>
    </w:p>
    <w:p w14:paraId="5B73B0C2" w14:textId="16F28C41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Feel sexually satisfied.</w:t>
      </w:r>
    </w:p>
    <w:p w14:paraId="516FF587" w14:textId="7F300C5D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Feel a sense of commitment from your partner.</w:t>
      </w:r>
    </w:p>
    <w:p w14:paraId="3CFE0B21" w14:textId="07CE4255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Be physically close to your partner in a sexual way.</w:t>
      </w:r>
    </w:p>
    <w:p w14:paraId="62757645" w14:textId="4175CCD6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Experience power/control.</w:t>
      </w:r>
    </w:p>
    <w:p w14:paraId="333995CA" w14:textId="52F70BBB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End craving.</w:t>
      </w:r>
    </w:p>
    <w:p w14:paraId="48335991" w14:textId="5D29D38B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lastRenderedPageBreak/>
        <w:t>Reconcile with your partner/end a fight.</w:t>
      </w:r>
    </w:p>
    <w:p w14:paraId="6A0C92CF" w14:textId="19068A8D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Feel sexy.</w:t>
      </w:r>
    </w:p>
    <w:p w14:paraId="6F71BA38" w14:textId="101F15D4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Experience intimacy.</w:t>
      </w:r>
    </w:p>
    <w:p w14:paraId="5A788303" w14:textId="5DD3D915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Feel independent and in control of your body.</w:t>
      </w:r>
    </w:p>
    <w:p w14:paraId="2EE7B72C" w14:textId="665938D9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Show your partner that you care.</w:t>
      </w:r>
    </w:p>
    <w:p w14:paraId="3DDA3E07" w14:textId="4BD30465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Feel cared for.</w:t>
      </w:r>
    </w:p>
    <w:p w14:paraId="6844FADF" w14:textId="1974C3C7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Be protective.</w:t>
      </w:r>
    </w:p>
    <w:p w14:paraId="7A62DC2E" w14:textId="69E561E7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Touch your partner’s body.</w:t>
      </w:r>
    </w:p>
    <w:p w14:paraId="64945EF7" w14:textId="15B786EC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Reproduce.</w:t>
      </w:r>
    </w:p>
    <w:p w14:paraId="220BF852" w14:textId="73050E1C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Feel special.</w:t>
      </w:r>
    </w:p>
    <w:p w14:paraId="7AC6949A" w14:textId="26CB1E76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View erotic films or read an erotic story.</w:t>
      </w:r>
    </w:p>
    <w:p w14:paraId="44CEA3F3" w14:textId="1269AF54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Feel in control of your relationship.</w:t>
      </w:r>
    </w:p>
    <w:p w14:paraId="4276B626" w14:textId="3A823380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Initiate or maintain a romantic relationship.</w:t>
      </w:r>
    </w:p>
    <w:p w14:paraId="50F68EFF" w14:textId="4E16AE8D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Feel loved.</w:t>
      </w:r>
    </w:p>
    <w:p w14:paraId="63D98E5E" w14:textId="2D127BE8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Experience romance.</w:t>
      </w:r>
    </w:p>
    <w:p w14:paraId="57DECA0E" w14:textId="62584E57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Feel emotionally closer to your partner.</w:t>
      </w:r>
    </w:p>
    <w:p w14:paraId="6AC2E6CD" w14:textId="10437080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Make your partner feel that you are committed.</w:t>
      </w:r>
    </w:p>
    <w:p w14:paraId="5519CBDA" w14:textId="0C85638B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Cuddle with your partner.</w:t>
      </w:r>
    </w:p>
    <w:p w14:paraId="52D532B4" w14:textId="59CD5AC6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See your partner naked.</w:t>
      </w:r>
    </w:p>
    <w:p w14:paraId="0E390488" w14:textId="5783B8B6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Boost your self-esteem or feel good about yourself.</w:t>
      </w:r>
    </w:p>
    <w:p w14:paraId="2999DB0A" w14:textId="66AF177D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Feel more secure about your relationship with your partner.</w:t>
      </w:r>
    </w:p>
    <w:p w14:paraId="325B1656" w14:textId="0A0BA107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Relieve tension/frustration.</w:t>
      </w:r>
    </w:p>
    <w:p w14:paraId="1492D793" w14:textId="0B901659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Experience desire for its own sake/no goal.</w:t>
      </w:r>
    </w:p>
    <w:p w14:paraId="2E0BD0BF" w14:textId="6EA46477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Make your partner feel that you are supportive of him/her.</w:t>
      </w:r>
    </w:p>
    <w:p w14:paraId="3F7AED7C" w14:textId="4F5C9617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Make yourself feel good.</w:t>
      </w:r>
    </w:p>
    <w:p w14:paraId="3C3FCDBB" w14:textId="1B217C25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Avoid conflict with your partner.</w:t>
      </w:r>
    </w:p>
    <w:p w14:paraId="6042EB2D" w14:textId="4C4C6CBF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Make your partner feel special.</w:t>
      </w:r>
    </w:p>
    <w:p w14:paraId="0A68D1C5" w14:textId="12CDBABC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Feel a sense of support from your partner.</w:t>
      </w:r>
    </w:p>
    <w:p w14:paraId="757DD008" w14:textId="6296D6FA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Experience physical pleasure.</w:t>
      </w:r>
    </w:p>
    <w:p w14:paraId="679BA2CF" w14:textId="677806A0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Grow closer to your partner or develop a stronger connection with him/her.</w:t>
      </w:r>
    </w:p>
    <w:p w14:paraId="4646A798" w14:textId="3024614E" w:rsidR="00C32DD2" w:rsidRPr="00BC3FC8" w:rsidRDefault="00C32DD2" w:rsidP="008870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 w:rsidRPr="00BC3FC8">
        <w:rPr>
          <w:rFonts w:ascii="Times New Roman" w:hAnsi="Times New Roman" w:cs="Times New Roman"/>
          <w:i/>
          <w:iCs/>
        </w:rPr>
        <w:t>Experience relaxation.</w:t>
      </w:r>
    </w:p>
    <w:sectPr w:rsidR="00C32DD2" w:rsidRPr="00BC3FC8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153C4A06"/>
    <w:multiLevelType w:val="hybridMultilevel"/>
    <w:tmpl w:val="679405E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98299573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32DD2"/>
    <w:rsid w:val="000A0976"/>
    <w:rsid w:val="000A794E"/>
    <w:rsid w:val="001A1F96"/>
    <w:rsid w:val="00200753"/>
    <w:rsid w:val="004B725D"/>
    <w:rsid w:val="00500B69"/>
    <w:rsid w:val="005828B1"/>
    <w:rsid w:val="005B7C95"/>
    <w:rsid w:val="0088705A"/>
    <w:rsid w:val="0092741B"/>
    <w:rsid w:val="0096695B"/>
    <w:rsid w:val="00BC3FC8"/>
    <w:rsid w:val="00C32DD2"/>
    <w:rsid w:val="00DD6602"/>
    <w:rsid w:val="00EF3490"/>
    <w:rsid w:val="00FD57CB"/>
    <w:rsid w:val="00FF34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5DC6164"/>
  <w15:chartTrackingRefBased/>
  <w15:docId w15:val="{F7131985-9196-D04E-9ADD-030DCB6AE40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CA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32DD2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C32DD2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32DD2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32DD2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32DD2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32DD2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32DD2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32DD2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32DD2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32DD2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C32DD2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32DD2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32DD2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32DD2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32DD2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32DD2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32DD2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32DD2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C32DD2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C32DD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C32DD2"/>
    <w:pPr>
      <w:numPr>
        <w:ilvl w:val="1"/>
      </w:numPr>
      <w:spacing w:after="160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C32DD2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C32DD2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C32DD2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C32DD2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C32DD2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C32DD2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C32DD2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C32DD2"/>
    <w:rPr>
      <w:b/>
      <w:bCs/>
      <w:smallCaps/>
      <w:color w:val="0F4761" w:themeColor="accent1" w:themeShade="BF"/>
      <w:spacing w:val="5"/>
    </w:rPr>
  </w:style>
  <w:style w:type="paragraph" w:styleId="Bibliography">
    <w:name w:val="Bibliography"/>
    <w:basedOn w:val="Normal"/>
    <w:next w:val="Normal"/>
    <w:uiPriority w:val="37"/>
    <w:unhideWhenUsed/>
    <w:rsid w:val="001A1F96"/>
    <w:pPr>
      <w:spacing w:line="480" w:lineRule="auto"/>
      <w:ind w:left="720" w:hanging="720"/>
    </w:pPr>
  </w:style>
  <w:style w:type="paragraph" w:styleId="Revision">
    <w:name w:val="Revision"/>
    <w:hidden/>
    <w:uiPriority w:val="99"/>
    <w:semiHidden/>
    <w:rsid w:val="0088705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395</Words>
  <Characters>2256</Characters>
  <Application>Microsoft Office Word</Application>
  <DocSecurity>0</DocSecurity>
  <Lines>18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yna Okumura</dc:creator>
  <cp:keywords/>
  <dc:description/>
  <cp:lastModifiedBy>Sari van Anders</cp:lastModifiedBy>
  <cp:revision>5</cp:revision>
  <dcterms:created xsi:type="dcterms:W3CDTF">2025-05-06T15:21:00Z</dcterms:created>
  <dcterms:modified xsi:type="dcterms:W3CDTF">2025-07-01T19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15"&gt;&lt;session id="YbmRZcpB"/&gt;&lt;style id="http://www.zotero.org/styles/apa" locale="en-CA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